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77777777" w:rsidR="002029D2" w:rsidRDefault="002029D2" w:rsidP="002029D2">
      <w:pPr>
        <w:pStyle w:val="Title"/>
      </w:pPr>
      <w:bookmarkStart w:id="0" w:name="materials-and-methods"/>
      <w:r>
        <w:t>Supplementary Information</w:t>
      </w:r>
    </w:p>
    <w:p w14:paraId="4B2285EA" w14:textId="08B84CB0" w:rsidR="006B3D28" w:rsidRPr="00E10344" w:rsidRDefault="002029D2" w:rsidP="002029D2">
      <w:pPr>
        <w:pStyle w:val="Subtitle"/>
        <w:jc w:val="left"/>
        <w:rPr>
          <w:sz w:val="32"/>
        </w:rPr>
      </w:pPr>
      <w:r>
        <w:t xml:space="preserve">For </w:t>
      </w:r>
      <w:r w:rsidR="00E10344">
        <w:t>“</w:t>
      </w:r>
      <w:r w:rsidR="00286465" w:rsidRPr="00286465">
        <w:t>Heterogeneity and species richness</w:t>
      </w:r>
      <w:bookmarkStart w:id="1" w:name="_GoBack"/>
      <w:bookmarkEnd w:id="1"/>
      <w:r w:rsidR="00E10344">
        <w:t>”</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bookmarkEnd w:id="0"/>
    <w:p w14:paraId="0ADF6D18" w14:textId="640AEC98" w:rsidR="009017E2" w:rsidRDefault="009017E2" w:rsidP="002029D2">
      <w:pPr>
        <w:pStyle w:val="Heading1"/>
      </w:pPr>
      <w:r>
        <w:t>Species occurrence data cleaning</w:t>
      </w:r>
    </w:p>
    <w:p w14:paraId="0DF86F88" w14:textId="2D8DF318" w:rsidR="00F04C64" w:rsidRDefault="009017E2" w:rsidP="000A3255">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43722EC8" w:rsidR="009B7831" w:rsidRDefault="009017E2" w:rsidP="009B7831">
      <w:pPr>
        <w:pStyle w:val="BodyText"/>
        <w:spacing w:before="0"/>
      </w:pPr>
      <w:r>
        <w:t>In order to ensure that no species w</w:t>
      </w:r>
      <w:r w:rsidR="00D90939">
        <w:t>ere</w:t>
      </w:r>
      <w:r>
        <w:t xml:space="preserve">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6F7C1036" w:rsidR="0096757D" w:rsidRDefault="00AA6DF4" w:rsidP="002029D2">
      <w:pPr>
        <w:pStyle w:val="Heading1"/>
      </w:pPr>
      <w:r>
        <w:lastRenderedPageBreak/>
        <w:t>Supplementary t</w:t>
      </w:r>
      <w:r w:rsidR="0096757D">
        <w:t>ables</w:t>
      </w:r>
    </w:p>
    <w:p w14:paraId="76D6BBE5" w14:textId="1200F227" w:rsidR="00E63AAF" w:rsidRDefault="00E63AAF" w:rsidP="002C20EB">
      <w:pPr>
        <w:pStyle w:val="TableCaption"/>
        <w:spacing w:after="0" w:line="240" w:lineRule="auto"/>
      </w:pPr>
      <w:r w:rsidRPr="00242181">
        <w:rPr>
          <w:b/>
        </w:rPr>
        <w:t xml:space="preserve">Table </w:t>
      </w:r>
      <w:r w:rsidR="00AE6022">
        <w:rPr>
          <w:b/>
        </w:rPr>
        <w:t>S</w:t>
      </w:r>
      <w:r w:rsidRPr="00242181">
        <w:rPr>
          <w:b/>
        </w:rPr>
        <w:t>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2A76BE">
        <w:trPr>
          <w:trHeight w:val="20"/>
        </w:trPr>
        <w:tc>
          <w:tcPr>
            <w:tcW w:w="1377" w:type="pct"/>
            <w:tcBorders>
              <w:top w:val="single" w:sz="4" w:space="0" w:color="auto"/>
              <w:bottom w:val="single" w:sz="2" w:space="0" w:color="auto"/>
            </w:tcBorders>
            <w:vAlign w:val="bottom"/>
          </w:tcPr>
          <w:p w14:paraId="26F328DE" w14:textId="77777777" w:rsidR="00E63AAF" w:rsidRPr="00537B9C" w:rsidRDefault="00E63AAF" w:rsidP="007233E4">
            <w:pPr>
              <w:pStyle w:val="Compact"/>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7233E4">
            <w:pPr>
              <w:pStyle w:val="Compact"/>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7233E4">
            <w:pPr>
              <w:pStyle w:val="Compact"/>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7233E4">
            <w:pPr>
              <w:pStyle w:val="Compact"/>
              <w:rPr>
                <w:sz w:val="22"/>
              </w:rPr>
            </w:pPr>
            <w:r w:rsidRPr="00537B9C">
              <w:rPr>
                <w:sz w:val="22"/>
              </w:rPr>
              <w:t>Citation(s)</w:t>
            </w:r>
          </w:p>
        </w:tc>
      </w:tr>
      <w:tr w:rsidR="00E63AAF" w:rsidRPr="00537B9C" w14:paraId="4AFBD683" w14:textId="77777777" w:rsidTr="002A76BE">
        <w:trPr>
          <w:trHeight w:val="20"/>
        </w:trPr>
        <w:tc>
          <w:tcPr>
            <w:tcW w:w="1377" w:type="pct"/>
          </w:tcPr>
          <w:p w14:paraId="32B18542" w14:textId="77777777" w:rsidR="00E63AAF" w:rsidRPr="00537B9C" w:rsidRDefault="00E63AAF" w:rsidP="007233E4">
            <w:pPr>
              <w:pStyle w:val="Compact"/>
              <w:rPr>
                <w:sz w:val="22"/>
              </w:rPr>
            </w:pPr>
            <w:r w:rsidRPr="00537B9C">
              <w:rPr>
                <w:sz w:val="22"/>
              </w:rPr>
              <w:t>Plant species occurrences</w:t>
            </w:r>
          </w:p>
        </w:tc>
        <w:tc>
          <w:tcPr>
            <w:tcW w:w="1232" w:type="pct"/>
          </w:tcPr>
          <w:p w14:paraId="5F51F484" w14:textId="77777777" w:rsidR="00E63AAF" w:rsidRPr="00537B9C" w:rsidRDefault="00E63AAF" w:rsidP="007233E4">
            <w:pPr>
              <w:pStyle w:val="Compact"/>
              <w:rPr>
                <w:sz w:val="22"/>
              </w:rPr>
            </w:pPr>
            <w:r w:rsidRPr="00537B9C">
              <w:rPr>
                <w:sz w:val="22"/>
              </w:rPr>
              <w:t>GBIF</w:t>
            </w:r>
          </w:p>
        </w:tc>
        <w:tc>
          <w:tcPr>
            <w:tcW w:w="1305" w:type="pct"/>
          </w:tcPr>
          <w:p w14:paraId="661E46FD" w14:textId="52648F20" w:rsidR="00E63AAF" w:rsidRPr="00537B9C" w:rsidRDefault="00E63AAF" w:rsidP="007233E4">
            <w:pPr>
              <w:pStyle w:val="Compact"/>
              <w:rPr>
                <w:sz w:val="22"/>
              </w:rPr>
            </w:pPr>
          </w:p>
        </w:tc>
        <w:tc>
          <w:tcPr>
            <w:tcW w:w="1086" w:type="pct"/>
          </w:tcPr>
          <w:p w14:paraId="32964C5A" w14:textId="77777777" w:rsidR="00E63AAF" w:rsidRPr="00537B9C" w:rsidRDefault="00E63AAF" w:rsidP="007233E4">
            <w:pPr>
              <w:pStyle w:val="Compact"/>
              <w:rPr>
                <w:sz w:val="22"/>
              </w:rPr>
            </w:pPr>
            <w:r w:rsidRPr="00537B9C">
              <w:rPr>
                <w:sz w:val="22"/>
              </w:rPr>
              <w:t>GBIF (2017a,b)</w:t>
            </w:r>
          </w:p>
        </w:tc>
      </w:tr>
      <w:tr w:rsidR="00E63AAF" w:rsidRPr="00537B9C" w14:paraId="2B705AD4" w14:textId="77777777" w:rsidTr="002A76BE">
        <w:trPr>
          <w:trHeight w:val="20"/>
        </w:trPr>
        <w:tc>
          <w:tcPr>
            <w:tcW w:w="1377" w:type="pct"/>
          </w:tcPr>
          <w:p w14:paraId="3A6133CF" w14:textId="77777777" w:rsidR="00E63AAF" w:rsidRPr="00537B9C" w:rsidRDefault="00E63AAF" w:rsidP="007233E4">
            <w:pPr>
              <w:pStyle w:val="Compact"/>
              <w:rPr>
                <w:sz w:val="22"/>
              </w:rPr>
            </w:pPr>
            <w:r w:rsidRPr="00537B9C">
              <w:rPr>
                <w:sz w:val="22"/>
              </w:rPr>
              <w:t>Elevation</w:t>
            </w:r>
          </w:p>
        </w:tc>
        <w:tc>
          <w:tcPr>
            <w:tcW w:w="1232" w:type="pct"/>
          </w:tcPr>
          <w:p w14:paraId="3E0D6C55" w14:textId="77777777" w:rsidR="00E63AAF" w:rsidRPr="00537B9C" w:rsidRDefault="00E63AAF" w:rsidP="007233E4">
            <w:pPr>
              <w:pStyle w:val="Compact"/>
              <w:rPr>
                <w:sz w:val="22"/>
              </w:rPr>
            </w:pPr>
            <w:r w:rsidRPr="00537B9C">
              <w:rPr>
                <w:sz w:val="22"/>
              </w:rPr>
              <w:t>SRTM (v2.0)</w:t>
            </w:r>
          </w:p>
        </w:tc>
        <w:tc>
          <w:tcPr>
            <w:tcW w:w="1305" w:type="pct"/>
          </w:tcPr>
          <w:p w14:paraId="2401D471" w14:textId="77777777" w:rsidR="00E63AAF" w:rsidRPr="00537B9C" w:rsidRDefault="00E63AAF" w:rsidP="007233E4">
            <w:pPr>
              <w:pStyle w:val="Compact"/>
              <w:rPr>
                <w:sz w:val="22"/>
              </w:rPr>
            </w:pPr>
          </w:p>
        </w:tc>
        <w:tc>
          <w:tcPr>
            <w:tcW w:w="1086" w:type="pct"/>
          </w:tcPr>
          <w:p w14:paraId="753FCB8A" w14:textId="77777777" w:rsidR="00E63AAF" w:rsidRPr="00537B9C" w:rsidRDefault="00E63AAF" w:rsidP="007233E4">
            <w:pPr>
              <w:pStyle w:val="Compact"/>
              <w:rPr>
                <w:sz w:val="22"/>
              </w:rPr>
            </w:pPr>
            <w:r w:rsidRPr="00537B9C">
              <w:rPr>
                <w:sz w:val="22"/>
              </w:rPr>
              <w:t>Farr et al. (2007)</w:t>
            </w:r>
          </w:p>
        </w:tc>
      </w:tr>
      <w:tr w:rsidR="00E63AAF" w:rsidRPr="00537B9C" w14:paraId="7085C7BA" w14:textId="77777777" w:rsidTr="002A76BE">
        <w:trPr>
          <w:trHeight w:val="20"/>
        </w:trPr>
        <w:tc>
          <w:tcPr>
            <w:tcW w:w="1377" w:type="pct"/>
          </w:tcPr>
          <w:p w14:paraId="10594DDC" w14:textId="73672885" w:rsidR="00E63AAF" w:rsidRPr="00537B9C" w:rsidRDefault="00E63AAF" w:rsidP="007233E4">
            <w:pPr>
              <w:pStyle w:val="Compact"/>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7233E4">
            <w:pPr>
              <w:pStyle w:val="Compact"/>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7233E4">
            <w:pPr>
              <w:pStyle w:val="Compact"/>
              <w:rPr>
                <w:sz w:val="22"/>
              </w:rPr>
            </w:pPr>
            <w:r w:rsidRPr="00537B9C">
              <w:rPr>
                <w:sz w:val="22"/>
              </w:rPr>
              <w:t>Feb. 2000 to Apr. 2017</w:t>
            </w:r>
          </w:p>
        </w:tc>
        <w:tc>
          <w:tcPr>
            <w:tcW w:w="1086" w:type="pct"/>
          </w:tcPr>
          <w:p w14:paraId="53AB5FC4" w14:textId="1305C391" w:rsidR="00E63AAF" w:rsidRPr="00537B9C" w:rsidRDefault="00E63AAF" w:rsidP="007233E4">
            <w:pPr>
              <w:pStyle w:val="Compact"/>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2A76BE">
        <w:trPr>
          <w:trHeight w:val="20"/>
        </w:trPr>
        <w:tc>
          <w:tcPr>
            <w:tcW w:w="1377" w:type="pct"/>
          </w:tcPr>
          <w:p w14:paraId="55491C27" w14:textId="77777777" w:rsidR="00E63AAF" w:rsidRPr="00537B9C" w:rsidRDefault="00E63AAF" w:rsidP="007233E4">
            <w:pPr>
              <w:pStyle w:val="Compact"/>
              <w:rPr>
                <w:sz w:val="22"/>
              </w:rPr>
            </w:pPr>
            <w:r w:rsidRPr="00537B9C">
              <w:rPr>
                <w:sz w:val="22"/>
              </w:rPr>
              <w:t>MAP, PDQ</w:t>
            </w:r>
          </w:p>
        </w:tc>
        <w:tc>
          <w:tcPr>
            <w:tcW w:w="1232" w:type="pct"/>
          </w:tcPr>
          <w:p w14:paraId="70C9E533" w14:textId="77777777" w:rsidR="00E63AAF" w:rsidRPr="00537B9C" w:rsidRDefault="00E63AAF" w:rsidP="007233E4">
            <w:pPr>
              <w:pStyle w:val="Compact"/>
              <w:rPr>
                <w:sz w:val="22"/>
              </w:rPr>
            </w:pPr>
            <w:r w:rsidRPr="00537B9C">
              <w:rPr>
                <w:sz w:val="22"/>
              </w:rPr>
              <w:t>CHIRPS (v2.0)</w:t>
            </w:r>
          </w:p>
        </w:tc>
        <w:tc>
          <w:tcPr>
            <w:tcW w:w="1305" w:type="pct"/>
          </w:tcPr>
          <w:p w14:paraId="0C6AB7FD" w14:textId="77777777" w:rsidR="00E63AAF" w:rsidRPr="00537B9C" w:rsidRDefault="00E63AAF" w:rsidP="007233E4">
            <w:pPr>
              <w:pStyle w:val="Compact"/>
              <w:rPr>
                <w:sz w:val="22"/>
              </w:rPr>
            </w:pPr>
            <w:r w:rsidRPr="00537B9C">
              <w:rPr>
                <w:sz w:val="22"/>
              </w:rPr>
              <w:t>Jan. 1981 to Feb. 2017</w:t>
            </w:r>
          </w:p>
        </w:tc>
        <w:tc>
          <w:tcPr>
            <w:tcW w:w="1086" w:type="pct"/>
          </w:tcPr>
          <w:p w14:paraId="75210C18" w14:textId="77777777" w:rsidR="00E63AAF" w:rsidRPr="00537B9C" w:rsidRDefault="00E63AAF" w:rsidP="007233E4">
            <w:pPr>
              <w:pStyle w:val="Compact"/>
              <w:rPr>
                <w:sz w:val="22"/>
              </w:rPr>
            </w:pPr>
            <w:r w:rsidRPr="00537B9C">
              <w:rPr>
                <w:sz w:val="22"/>
              </w:rPr>
              <w:t>Funk et al. (2015)</w:t>
            </w:r>
          </w:p>
        </w:tc>
      </w:tr>
      <w:tr w:rsidR="00E63AAF" w:rsidRPr="00537B9C" w14:paraId="43446F52" w14:textId="77777777" w:rsidTr="002A76BE">
        <w:trPr>
          <w:trHeight w:val="20"/>
        </w:trPr>
        <w:tc>
          <w:tcPr>
            <w:tcW w:w="1377" w:type="pct"/>
            <w:tcBorders>
              <w:bottom w:val="single" w:sz="4" w:space="0" w:color="auto"/>
            </w:tcBorders>
          </w:tcPr>
          <w:p w14:paraId="3792F3B0" w14:textId="77777777" w:rsidR="00E63AAF" w:rsidRPr="00537B9C" w:rsidRDefault="00E63AAF" w:rsidP="007233E4">
            <w:pPr>
              <w:pStyle w:val="Compact"/>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7233E4">
            <w:pPr>
              <w:pStyle w:val="Compact"/>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7233E4">
            <w:pPr>
              <w:pStyle w:val="Compact"/>
              <w:rPr>
                <w:sz w:val="22"/>
              </w:rPr>
            </w:pPr>
          </w:p>
        </w:tc>
        <w:tc>
          <w:tcPr>
            <w:tcW w:w="1086" w:type="pct"/>
            <w:tcBorders>
              <w:bottom w:val="single" w:sz="4" w:space="0" w:color="auto"/>
            </w:tcBorders>
          </w:tcPr>
          <w:p w14:paraId="76480067" w14:textId="77777777" w:rsidR="00E63AAF" w:rsidRPr="00537B9C" w:rsidRDefault="00E63AAF" w:rsidP="007233E4">
            <w:pPr>
              <w:pStyle w:val="Compact"/>
              <w:rPr>
                <w:sz w:val="22"/>
              </w:rPr>
            </w:pPr>
            <w:proofErr w:type="spellStart"/>
            <w:r w:rsidRPr="00537B9C">
              <w:rPr>
                <w:sz w:val="22"/>
              </w:rPr>
              <w:t>Hengl</w:t>
            </w:r>
            <w:proofErr w:type="spellEnd"/>
            <w:r w:rsidRPr="00537B9C">
              <w:rPr>
                <w:sz w:val="22"/>
              </w:rPr>
              <w:t xml:space="preserve"> et al. (2017)</w:t>
            </w:r>
          </w:p>
        </w:tc>
      </w:tr>
    </w:tbl>
    <w:p w14:paraId="51A94473" w14:textId="24483CF5" w:rsidR="009B7831" w:rsidRDefault="00E63AAF" w:rsidP="005B127F">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65952F7C" w:rsidR="007C308D" w:rsidRPr="005E331E" w:rsidRDefault="007C308D" w:rsidP="00F03FC3">
      <w:pPr>
        <w:spacing w:after="0"/>
        <w:rPr>
          <w:rFonts w:hAnsi="Times New Roman" w:cs="Times New Roman"/>
        </w:rPr>
      </w:pPr>
      <w:r w:rsidRPr="005E331E">
        <w:rPr>
          <w:rFonts w:hAnsi="Times New Roman" w:cs="Times New Roman"/>
          <w:b/>
        </w:rPr>
        <w:lastRenderedPageBreak/>
        <w:t>Table S2:</w:t>
      </w:r>
      <w:r w:rsidR="005E331E" w:rsidRPr="005E331E">
        <w:rPr>
          <w:rFonts w:hAnsi="Times New Roman" w:cs="Times New Roman"/>
        </w:rPr>
        <w:t xml:space="preserve"> </w:t>
      </w:r>
      <w:r w:rsidR="005E331E" w:rsidRPr="005E331E">
        <w:rPr>
          <w:rFonts w:hAnsi="Times New Roman" w:cs="Times New Roman"/>
          <w:highlight w:val="yellow"/>
        </w:rPr>
        <w:t>[…]</w:t>
      </w:r>
      <w:r w:rsidR="00D46CCB">
        <w:rPr>
          <w:rFonts w:hAnsi="Times New Roman" w:cs="Times New Roman"/>
        </w:rPr>
        <w:t xml:space="preserve"> ANOVA</w:t>
      </w:r>
      <w:r w:rsidR="00746C1C">
        <w:rPr>
          <w:rFonts w:hAnsi="Times New Roman" w:cs="Times New Roman"/>
        </w:rPr>
        <w:t xml:space="preserve"> for m</w:t>
      </w:r>
      <w:r w:rsidR="009E23C7">
        <w:rPr>
          <w:rFonts w:hAnsi="Times New Roman" w:cs="Times New Roman"/>
        </w:rPr>
        <w:t>v models</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F52CF2">
        <w:trPr>
          <w:trHeight w:val="20"/>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tcPr>
          <w:p w14:paraId="71A210E5" w14:textId="5CFF3F28" w:rsidR="007D1FB5" w:rsidRPr="00537B9C" w:rsidRDefault="007D1FB5" w:rsidP="00537B9C">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537B9C">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537B9C">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537B9C">
            <w:pPr>
              <w:spacing w:after="0"/>
              <w:jc w:val="right"/>
              <w:rPr>
                <w:rFonts w:hAnsi="Times New Roman" w:cs="Times New Roman"/>
                <w:sz w:val="22"/>
                <w:szCs w:val="22"/>
              </w:rPr>
            </w:pPr>
          </w:p>
        </w:tc>
      </w:tr>
      <w:tr w:rsidR="007D1FB5" w:rsidRPr="00537B9C" w14:paraId="65D8311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F52CF2">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537B9C">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F52CF2">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F52CF2">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F52CF2">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F52CF2">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F52CF2">
        <w:trPr>
          <w:trHeight w:val="20"/>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F52CF2">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F52CF2">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F52CF2">
            <w:pPr>
              <w:spacing w:after="0"/>
              <w:jc w:val="right"/>
              <w:rPr>
                <w:rFonts w:hAnsi="Times New Roman" w:cs="Times New Roman"/>
                <w:sz w:val="22"/>
                <w:szCs w:val="22"/>
              </w:rPr>
            </w:pPr>
          </w:p>
        </w:tc>
      </w:tr>
      <w:tr w:rsidR="00F52CF2" w:rsidRPr="008D03E5" w14:paraId="6F886DAD" w14:textId="77777777" w:rsidTr="00F52CF2">
        <w:trPr>
          <w:trHeight w:val="20"/>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F52CF2">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F52CF2">
            <w:pPr>
              <w:spacing w:after="0"/>
              <w:jc w:val="right"/>
              <w:rPr>
                <w:rFonts w:hAnsi="Times New Roman" w:cs="Times New Roman"/>
                <w:sz w:val="22"/>
                <w:szCs w:val="22"/>
              </w:rPr>
            </w:pPr>
          </w:p>
        </w:tc>
      </w:tr>
      <w:tr w:rsidR="007D1FB5" w:rsidRPr="00537B9C" w14:paraId="14A429CB" w14:textId="77777777" w:rsidTr="00F52CF2">
        <w:trPr>
          <w:trHeight w:val="20"/>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537B9C">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537B9C">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537B9C">
            <w:pPr>
              <w:spacing w:after="0"/>
              <w:jc w:val="right"/>
              <w:rPr>
                <w:rFonts w:hAnsi="Times New Roman" w:cs="Times New Roman"/>
                <w:sz w:val="22"/>
                <w:szCs w:val="22"/>
              </w:rPr>
            </w:pPr>
          </w:p>
        </w:tc>
      </w:tr>
      <w:tr w:rsidR="007D1FB5" w:rsidRPr="00537B9C" w14:paraId="26082F01"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537B9C">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537B9C">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537B9C">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537B9C">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537B9C">
            <w:pPr>
              <w:spacing w:after="0"/>
              <w:jc w:val="right"/>
              <w:rPr>
                <w:rFonts w:hAnsi="Times New Roman" w:cs="Times New Roman"/>
                <w:sz w:val="22"/>
                <w:szCs w:val="22"/>
              </w:rPr>
            </w:pPr>
          </w:p>
        </w:tc>
      </w:tr>
      <w:tr w:rsidR="008D03E5" w:rsidRPr="008D03E5" w14:paraId="3F6FF048"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537B9C">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537B9C">
            <w:pPr>
              <w:spacing w:after="0"/>
              <w:jc w:val="right"/>
              <w:rPr>
                <w:rFonts w:hAnsi="Times New Roman" w:cs="Times New Roman"/>
                <w:sz w:val="22"/>
                <w:szCs w:val="22"/>
              </w:rPr>
            </w:pPr>
          </w:p>
        </w:tc>
      </w:tr>
      <w:tr w:rsidR="00F52CF2" w:rsidRPr="008D03E5" w14:paraId="44EC9FC0"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F52CF2">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F52CF2">
            <w:pPr>
              <w:spacing w:after="0"/>
              <w:jc w:val="right"/>
              <w:rPr>
                <w:rFonts w:hAnsi="Times New Roman" w:cs="Times New Roman"/>
                <w:sz w:val="22"/>
                <w:szCs w:val="22"/>
              </w:rPr>
            </w:pPr>
          </w:p>
        </w:tc>
      </w:tr>
      <w:tr w:rsidR="00F52CF2" w:rsidRPr="008D03E5" w14:paraId="4453A23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F52CF2">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F52CF2">
            <w:pPr>
              <w:spacing w:after="0"/>
              <w:jc w:val="right"/>
              <w:rPr>
                <w:rFonts w:hAnsi="Times New Roman" w:cs="Times New Roman"/>
                <w:sz w:val="22"/>
                <w:szCs w:val="22"/>
              </w:rPr>
            </w:pPr>
          </w:p>
        </w:tc>
      </w:tr>
      <w:tr w:rsidR="00F52CF2" w:rsidRPr="008D03E5" w14:paraId="23514795" w14:textId="77777777" w:rsidTr="00F52CF2">
        <w:trPr>
          <w:trHeight w:val="20"/>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F52CF2">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F52CF2">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F52CF2">
            <w:pPr>
              <w:spacing w:after="0"/>
              <w:jc w:val="right"/>
              <w:rPr>
                <w:rFonts w:hAnsi="Times New Roman" w:cs="Times New Roman"/>
                <w:sz w:val="22"/>
                <w:szCs w:val="22"/>
              </w:rPr>
            </w:pPr>
          </w:p>
        </w:tc>
      </w:tr>
      <w:tr w:rsidR="00F52CF2" w:rsidRPr="008D03E5" w14:paraId="17772D1F" w14:textId="77777777" w:rsidTr="00F52CF2">
        <w:trPr>
          <w:trHeight w:val="20"/>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F52CF2">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F52CF2">
            <w:pPr>
              <w:spacing w:after="0"/>
              <w:jc w:val="right"/>
              <w:rPr>
                <w:rFonts w:hAnsi="Times New Roman" w:cs="Times New Roman"/>
                <w:sz w:val="22"/>
                <w:szCs w:val="22"/>
              </w:rPr>
            </w:pPr>
          </w:p>
        </w:tc>
      </w:tr>
      <w:tr w:rsidR="007D1FB5" w:rsidRPr="00537B9C" w14:paraId="05C3E88E" w14:textId="77777777" w:rsidTr="00F52CF2">
        <w:trPr>
          <w:trHeight w:val="20"/>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537B9C">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537B9C">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537B9C">
            <w:pPr>
              <w:spacing w:after="0"/>
              <w:jc w:val="right"/>
              <w:rPr>
                <w:rFonts w:hAnsi="Times New Roman" w:cs="Times New Roman"/>
                <w:sz w:val="22"/>
                <w:szCs w:val="22"/>
              </w:rPr>
            </w:pPr>
          </w:p>
        </w:tc>
      </w:tr>
      <w:tr w:rsidR="007D1FB5" w:rsidRPr="00537B9C" w14:paraId="2E5CA73E"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537B9C">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537B9C">
            <w:pPr>
              <w:spacing w:after="0"/>
              <w:jc w:val="right"/>
              <w:rPr>
                <w:rFonts w:hAnsi="Times New Roman" w:cs="Times New Roman"/>
                <w:sz w:val="22"/>
                <w:szCs w:val="22"/>
              </w:rPr>
            </w:pPr>
          </w:p>
        </w:tc>
      </w:tr>
      <w:tr w:rsidR="008D03E5" w:rsidRPr="008D03E5" w14:paraId="41B1A7CC"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537B9C">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537B9C">
            <w:pPr>
              <w:spacing w:after="0"/>
              <w:jc w:val="right"/>
              <w:rPr>
                <w:rFonts w:hAnsi="Times New Roman" w:cs="Times New Roman"/>
                <w:sz w:val="22"/>
                <w:szCs w:val="22"/>
              </w:rPr>
            </w:pPr>
          </w:p>
        </w:tc>
      </w:tr>
      <w:tr w:rsidR="00F52CF2" w:rsidRPr="008D03E5" w14:paraId="2A95EAA5" w14:textId="77777777" w:rsidTr="00F52CF2">
        <w:trPr>
          <w:trHeight w:val="20"/>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F52CF2">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F52CF2">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F52CF2">
            <w:pPr>
              <w:spacing w:after="0"/>
              <w:jc w:val="right"/>
              <w:rPr>
                <w:rFonts w:hAnsi="Times New Roman" w:cs="Times New Roman"/>
                <w:sz w:val="22"/>
                <w:szCs w:val="22"/>
              </w:rPr>
            </w:pPr>
          </w:p>
        </w:tc>
      </w:tr>
      <w:tr w:rsidR="00F52CF2" w:rsidRPr="008D03E5" w14:paraId="321B82B6" w14:textId="77777777" w:rsidTr="00F52CF2">
        <w:trPr>
          <w:trHeight w:val="20"/>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F52CF2">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F52CF2">
            <w:pPr>
              <w:spacing w:after="0"/>
              <w:jc w:val="right"/>
              <w:rPr>
                <w:rFonts w:hAnsi="Times New Roman" w:cs="Times New Roman"/>
                <w:sz w:val="22"/>
                <w:szCs w:val="22"/>
              </w:rPr>
            </w:pPr>
          </w:p>
        </w:tc>
      </w:tr>
    </w:tbl>
    <w:p w14:paraId="11EE5512" w14:textId="4C57EB39" w:rsidR="00A54292" w:rsidRPr="00537B9C" w:rsidRDefault="00A54292" w:rsidP="00A54292">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p>
    <w:p w14:paraId="38678C0F" w14:textId="7F4243DD" w:rsidR="0061501B" w:rsidRPr="00537B9C" w:rsidRDefault="00A54292" w:rsidP="00A54292">
      <w:pPr>
        <w:pStyle w:val="BodyText"/>
        <w:spacing w:before="0"/>
      </w:pPr>
      <w:r w:rsidRPr="00537B9C">
        <w:rPr>
          <w:vertAlign w:val="superscript"/>
        </w:rPr>
        <w:t xml:space="preserve">2 </w:t>
      </w:r>
      <w:r w:rsidRPr="00537B9C">
        <w:t>Abbreviations are as follows: NDVI, normalized difference vegetation index; T, temperature; MAP, mean annual precipitation; PDQ, precipitation in the driest quarter; CEC, cation exchange capacity; C, carbon.</w:t>
      </w:r>
      <w:r w:rsidR="0061501B" w:rsidRPr="00537B9C">
        <w:br w:type="page"/>
      </w:r>
    </w:p>
    <w:p w14:paraId="40DA1DA1" w14:textId="5FFCE027" w:rsidR="00A31266" w:rsidRDefault="005845A2" w:rsidP="002029D2">
      <w:pPr>
        <w:pStyle w:val="Heading1"/>
      </w:pPr>
      <w:r w:rsidRPr="008C67F4">
        <w:rPr>
          <w:highlight w:val="yellow"/>
        </w:rPr>
        <w:lastRenderedPageBreak/>
        <w:t>Supplementary f</w:t>
      </w:r>
      <w:r w:rsidR="00A31266" w:rsidRPr="008C67F4">
        <w:rPr>
          <w:highlight w:val="yellow"/>
        </w:rPr>
        <w:t>igures</w:t>
      </w:r>
    </w:p>
    <w:p w14:paraId="20D9405A" w14:textId="7B09DDDB" w:rsidR="004F4894" w:rsidRDefault="004F4894">
      <w:r>
        <w:rPr>
          <w:noProof/>
        </w:rPr>
        <w:drawing>
          <wp:inline distT="0" distB="0" distL="0" distR="0" wp14:anchorId="6AB6EAAE" wp14:editId="6E3ECEA2">
            <wp:extent cx="2916000" cy="4083146"/>
            <wp:effectExtent l="19050" t="19050" r="17780" b="12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16000" cy="4083146"/>
                    </a:xfrm>
                    <a:prstGeom prst="rect">
                      <a:avLst/>
                    </a:prstGeom>
                    <a:noFill/>
                    <a:ln>
                      <a:solidFill>
                        <a:schemeClr val="tx1"/>
                      </a:solidFill>
                    </a:ln>
                  </pic:spPr>
                </pic:pic>
              </a:graphicData>
            </a:graphic>
          </wp:inline>
        </w:drawing>
      </w:r>
      <w:r w:rsidR="00821B34" w:rsidRPr="003B2B0D">
        <w:rPr>
          <w:noProof/>
        </w:rPr>
        <w:drawing>
          <wp:inline distT="0" distB="0" distL="0" distR="0" wp14:anchorId="118BF562" wp14:editId="3165FA7F">
            <wp:extent cx="2916000" cy="4083148"/>
            <wp:effectExtent l="19050" t="19050" r="17780" b="1270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16000" cy="4083148"/>
                    </a:xfrm>
                    <a:prstGeom prst="rect">
                      <a:avLst/>
                    </a:prstGeom>
                    <a:noFill/>
                    <a:ln>
                      <a:solidFill>
                        <a:schemeClr val="tx1"/>
                      </a:solidFill>
                    </a:ln>
                  </pic:spPr>
                </pic:pic>
              </a:graphicData>
            </a:graphic>
          </wp:inline>
        </w:drawing>
      </w:r>
    </w:p>
    <w:p w14:paraId="4693FCB9" w14:textId="11A0E9A2" w:rsidR="004F4894" w:rsidRDefault="004F4894">
      <w:r w:rsidRPr="00C072BC">
        <w:rPr>
          <w:b/>
        </w:rPr>
        <w:t>Figure S</w:t>
      </w:r>
      <w:r w:rsidRPr="00C072BC">
        <w:rPr>
          <w:b/>
          <w:highlight w:val="yellow"/>
        </w:rPr>
        <w:t>XX</w:t>
      </w:r>
      <w:r w:rsidRPr="00C072BC">
        <w:rPr>
          <w:b/>
        </w:rPr>
        <w:t>:</w:t>
      </w:r>
      <w:r>
        <w:t xml:space="preserve"> [</w:t>
      </w:r>
      <w:r w:rsidRPr="004F4894">
        <w:rPr>
          <w:highlight w:val="yellow"/>
        </w:rPr>
        <w:t>…</w:t>
      </w:r>
      <w:r>
        <w:t>]</w:t>
      </w:r>
      <w:r w:rsidR="00CE335D">
        <w:t xml:space="preserve"> (a) to (c) PC1 outliers; (d) to (f) mv outliers</w:t>
      </w:r>
      <w:r>
        <w:br w:type="page"/>
      </w:r>
    </w:p>
    <w:p w14:paraId="40B699A9" w14:textId="7424E5E2" w:rsidR="00AF3EA1" w:rsidRDefault="00185C4C">
      <w:r w:rsidRPr="00C072BC">
        <w:rPr>
          <w:noProof/>
        </w:rPr>
        <w:lastRenderedPageBreak/>
        <w:drawing>
          <wp:inline distT="0" distB="0" distL="0" distR="0" wp14:anchorId="46728754" wp14:editId="417E3829">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D47A722" w14:textId="07DBDE3C" w:rsidR="00AF3EA1" w:rsidRDefault="00AF3EA1">
      <w:r w:rsidRPr="00C072BC">
        <w:rPr>
          <w:b/>
        </w:rPr>
        <w:t>Figure S</w:t>
      </w:r>
      <w:r w:rsidRPr="00C072BC">
        <w:rPr>
          <w:b/>
          <w:highlight w:val="yellow"/>
        </w:rPr>
        <w:t>X</w:t>
      </w:r>
      <w:r w:rsidRPr="00C072BC">
        <w:rPr>
          <w:b/>
        </w:rPr>
        <w:t>:</w:t>
      </w:r>
      <w:r>
        <w:t xml:space="preserve"> [</w:t>
      </w:r>
      <w:r w:rsidRPr="00AF3EA1">
        <w:rPr>
          <w:highlight w:val="yellow"/>
        </w:rPr>
        <w:t>…</w:t>
      </w:r>
      <w:r>
        <w:t>]</w:t>
      </w:r>
      <w:r w:rsidR="00900453">
        <w:t xml:space="preserve"> QDS-scale </w:t>
      </w:r>
      <w:r>
        <w:br w:type="page"/>
      </w:r>
    </w:p>
    <w:p w14:paraId="682928B1" w14:textId="57C490D1" w:rsidR="00AF3EA1" w:rsidRDefault="00AF3EA1">
      <w:r w:rsidRPr="00F85498">
        <w:rPr>
          <w:noProof/>
        </w:rPr>
        <w:lastRenderedPageBreak/>
        <w:drawing>
          <wp:inline distT="0" distB="0" distL="0" distR="0" wp14:anchorId="0049863A" wp14:editId="24EEC9EE">
            <wp:extent cx="5947410" cy="59474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7410" cy="5947410"/>
                    </a:xfrm>
                    <a:prstGeom prst="rect">
                      <a:avLst/>
                    </a:prstGeom>
                    <a:noFill/>
                    <a:ln>
                      <a:noFill/>
                    </a:ln>
                  </pic:spPr>
                </pic:pic>
              </a:graphicData>
            </a:graphic>
          </wp:inline>
        </w:drawing>
      </w:r>
    </w:p>
    <w:p w14:paraId="65E7B442" w14:textId="5046EDD3" w:rsidR="00AF3EA1" w:rsidRDefault="00AF3EA1">
      <w:r w:rsidRPr="00C072BC">
        <w:rPr>
          <w:b/>
        </w:rPr>
        <w:t>Figure S</w:t>
      </w:r>
      <w:r w:rsidR="00900453" w:rsidRPr="00C072BC">
        <w:rPr>
          <w:b/>
          <w:highlight w:val="yellow"/>
        </w:rPr>
        <w:t>Y</w:t>
      </w:r>
      <w:r w:rsidRPr="00C072BC">
        <w:rPr>
          <w:b/>
        </w:rPr>
        <w:t>:</w:t>
      </w:r>
      <w:r>
        <w:t xml:space="preserve"> [</w:t>
      </w:r>
      <w:r w:rsidRPr="00AF3EA1">
        <w:rPr>
          <w:highlight w:val="yellow"/>
        </w:rPr>
        <w:t>…</w:t>
      </w:r>
      <w:r>
        <w:t>]</w:t>
      </w:r>
      <w:r w:rsidR="00900453">
        <w:t xml:space="preserve"> HDS-scale </w:t>
      </w:r>
      <w:r>
        <w:br w:type="page"/>
      </w:r>
    </w:p>
    <w:p w14:paraId="4D5B740E" w14:textId="4AF75F0C" w:rsidR="00AF3EA1" w:rsidRDefault="00AF3EA1">
      <w:r>
        <w:rPr>
          <w:noProof/>
        </w:rPr>
        <w:lastRenderedPageBreak/>
        <w:drawing>
          <wp:inline distT="0" distB="0" distL="0" distR="0" wp14:anchorId="18575667" wp14:editId="28079DA5">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BEBA8EAE-BF5A-486C-A8C5-ECC9F3942E4B}">
                          <a14:imgProps xmlns:a14="http://schemas.microsoft.com/office/drawing/2010/main">
                            <a14:imgLayer r:embed="rId16">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E74DD8B" w14:textId="77777777" w:rsidR="00B12052" w:rsidRDefault="00AF3EA1">
      <w:r w:rsidRPr="00C072BC">
        <w:rPr>
          <w:b/>
        </w:rPr>
        <w:t>Figure S</w:t>
      </w:r>
      <w:r w:rsidR="00900453" w:rsidRPr="00C072BC">
        <w:rPr>
          <w:b/>
          <w:highlight w:val="yellow"/>
        </w:rPr>
        <w:t>Z</w:t>
      </w:r>
      <w:r w:rsidRPr="00C072BC">
        <w:rPr>
          <w:b/>
        </w:rPr>
        <w:t>:</w:t>
      </w:r>
      <w:r>
        <w:t xml:space="preserve"> [</w:t>
      </w:r>
      <w:r w:rsidRPr="00AF3EA1">
        <w:rPr>
          <w:highlight w:val="yellow"/>
        </w:rPr>
        <w:t>…</w:t>
      </w:r>
      <w:r>
        <w:t>]</w:t>
      </w:r>
      <w:r w:rsidR="00900453">
        <w:t xml:space="preserve"> DS-scale</w:t>
      </w:r>
      <w:r>
        <w:br w:type="page"/>
      </w:r>
      <w:r w:rsidR="00B12052">
        <w:rPr>
          <w:noProof/>
        </w:rPr>
        <w:lastRenderedPageBreak/>
        <w:drawing>
          <wp:inline distT="0" distB="0" distL="0" distR="0" wp14:anchorId="46219709" wp14:editId="694EC9DE">
            <wp:extent cx="5868000" cy="371577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r="49507"/>
                    <a:stretch/>
                  </pic:blipFill>
                  <pic:spPr bwMode="auto">
                    <a:xfrm>
                      <a:off x="0" y="0"/>
                      <a:ext cx="5868000" cy="3715779"/>
                    </a:xfrm>
                    <a:prstGeom prst="rect">
                      <a:avLst/>
                    </a:prstGeom>
                    <a:noFill/>
                    <a:ln>
                      <a:noFill/>
                    </a:ln>
                    <a:extLst>
                      <a:ext uri="{53640926-AAD7-44D8-BBD7-CCE9431645EC}">
                        <a14:shadowObscured xmlns:a14="http://schemas.microsoft.com/office/drawing/2010/main"/>
                      </a:ext>
                    </a:extLst>
                  </pic:spPr>
                </pic:pic>
              </a:graphicData>
            </a:graphic>
          </wp:inline>
        </w:drawing>
      </w:r>
    </w:p>
    <w:p w14:paraId="6333DAA0" w14:textId="64FB7999" w:rsidR="00AF3EA1" w:rsidRDefault="00B12052">
      <w:r>
        <w:rPr>
          <w:noProof/>
        </w:rPr>
        <w:drawing>
          <wp:inline distT="0" distB="0" distL="0" distR="0" wp14:anchorId="1C40F35D" wp14:editId="58E31970">
            <wp:extent cx="122226" cy="3708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r="98946"/>
                    <a:stretch/>
                  </pic:blipFill>
                  <pic:spPr bwMode="auto">
                    <a:xfrm>
                      <a:off x="0" y="0"/>
                      <a:ext cx="122226" cy="3708000"/>
                    </a:xfrm>
                    <a:prstGeom prst="rect">
                      <a:avLst/>
                    </a:prstGeom>
                    <a:noFill/>
                    <a:ln>
                      <a:noFill/>
                    </a:ln>
                    <a:extLst>
                      <a:ext uri="{53640926-AAD7-44D8-BBD7-CCE9431645EC}">
                        <a14:shadowObscured xmlns:a14="http://schemas.microsoft.com/office/drawing/2010/main"/>
                      </a:ext>
                    </a:extLst>
                  </pic:spPr>
                </pic:pic>
              </a:graphicData>
            </a:graphic>
          </wp:inline>
        </w:drawing>
      </w:r>
      <w:r w:rsidR="00314A7A">
        <w:rPr>
          <w:noProof/>
        </w:rPr>
        <w:drawing>
          <wp:inline distT="0" distB="0" distL="0" distR="0" wp14:anchorId="66829FF3" wp14:editId="3B8A5EBD">
            <wp:extent cx="5760000" cy="3733453"/>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50665"/>
                    <a:stretch/>
                  </pic:blipFill>
                  <pic:spPr bwMode="auto">
                    <a:xfrm>
                      <a:off x="0" y="0"/>
                      <a:ext cx="5760000" cy="3733453"/>
                    </a:xfrm>
                    <a:prstGeom prst="rect">
                      <a:avLst/>
                    </a:prstGeom>
                    <a:noFill/>
                    <a:ln>
                      <a:noFill/>
                    </a:ln>
                    <a:extLst>
                      <a:ext uri="{53640926-AAD7-44D8-BBD7-CCE9431645EC}">
                        <a14:shadowObscured xmlns:a14="http://schemas.microsoft.com/office/drawing/2010/main"/>
                      </a:ext>
                    </a:extLst>
                  </pic:spPr>
                </pic:pic>
              </a:graphicData>
            </a:graphic>
          </wp:inline>
        </w:drawing>
      </w:r>
    </w:p>
    <w:p w14:paraId="34A9A4A2" w14:textId="04B4C188" w:rsidR="00FB5212" w:rsidRDefault="00314A7A">
      <w:r w:rsidRPr="00C072BC">
        <w:rPr>
          <w:b/>
        </w:rPr>
        <w:t xml:space="preserve">Figure </w:t>
      </w:r>
      <w:r w:rsidR="00FB5212" w:rsidRPr="00C072BC">
        <w:rPr>
          <w:b/>
        </w:rPr>
        <w:t>S</w:t>
      </w:r>
      <w:r w:rsidR="00FB5212" w:rsidRPr="00C072BC">
        <w:rPr>
          <w:b/>
          <w:highlight w:val="yellow"/>
        </w:rPr>
        <w:t>ZZ</w:t>
      </w:r>
      <w:r w:rsidR="00FB5212" w:rsidRPr="00C072BC">
        <w:rPr>
          <w:b/>
        </w:rPr>
        <w:t>:</w:t>
      </w:r>
      <w:r w:rsidR="00FB5212">
        <w:t xml:space="preserve"> </w:t>
      </w:r>
      <w:r w:rsidR="00FB5212" w:rsidRPr="00FB5212">
        <w:rPr>
          <w:highlight w:val="yellow"/>
        </w:rPr>
        <w:t>[</w:t>
      </w:r>
      <w:r w:rsidR="00FB5212" w:rsidRPr="00FB5212">
        <w:rPr>
          <w:highlight w:val="yellow"/>
        </w:rPr>
        <w:t>…</w:t>
      </w:r>
      <w:r w:rsidR="00FB5212" w:rsidRPr="00FB5212">
        <w:rPr>
          <w:highlight w:val="yellow"/>
        </w:rPr>
        <w:t>]</w:t>
      </w:r>
      <w:r w:rsidR="00FB5212">
        <w:br w:type="page"/>
      </w:r>
    </w:p>
    <w:p w14:paraId="736B23CD" w14:textId="6E1C3862" w:rsidR="00834ED9" w:rsidRDefault="00CD22B0" w:rsidP="002029D2">
      <w:pPr>
        <w:pStyle w:val="Heading1"/>
      </w:pPr>
      <w:r>
        <w:lastRenderedPageBreak/>
        <w:t>Supplementary r</w:t>
      </w:r>
      <w:r w:rsidR="00834ED9">
        <w:t>eferences</w:t>
      </w:r>
    </w:p>
    <w:p w14:paraId="60C003EB" w14:textId="2E876A91" w:rsidR="00643D7A" w:rsidRPr="002C20EB" w:rsidRDefault="002A25AB">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18"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pPr>
        <w:pStyle w:val="Bibliography"/>
        <w:spacing w:line="240" w:lineRule="auto"/>
      </w:pPr>
      <w:r w:rsidRPr="002C20EB">
        <w:t xml:space="preserve">Farr, T., Rosen, P., Caro, E., Crippen, R., Duren, R., Hensley, S., </w:t>
      </w:r>
      <w:proofErr w:type="spellStart"/>
      <w:r w:rsidRPr="002C20EB">
        <w:t>Kobrick</w:t>
      </w:r>
      <w:proofErr w:type="spellEnd"/>
      <w:r w:rsidRPr="002C20EB">
        <w:t xml:space="preserve">, M., </w:t>
      </w:r>
      <w:proofErr w:type="spellStart"/>
      <w:r w:rsidRPr="002C20EB">
        <w:t>Paller</w:t>
      </w:r>
      <w:proofErr w:type="spellEnd"/>
      <w:r w:rsidRPr="002C20EB">
        <w:t xml:space="preserve">, M., Rodriguez, E., Roth, L., Seal, D., Shaffer, S., Shimada, J., Umland, J., Werner, M., Oskin, M., Burbank, D., &amp; </w:t>
      </w:r>
      <w:proofErr w:type="spellStart"/>
      <w:r w:rsidRPr="002C20EB">
        <w:t>Alsdorf</w:t>
      </w:r>
      <w:proofErr w:type="spellEnd"/>
      <w:r w:rsidRPr="002C20EB">
        <w:t>,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834ED9">
      <w:pPr>
        <w:pStyle w:val="Bibliography"/>
        <w:spacing w:line="240" w:lineRule="auto"/>
      </w:pPr>
      <w:r w:rsidRPr="002C20EB">
        <w:t xml:space="preserve">Funk, C.C., Peterson, P.J., </w:t>
      </w:r>
      <w:proofErr w:type="spellStart"/>
      <w:r w:rsidRPr="002C20EB">
        <w:t>Landsfeld</w:t>
      </w:r>
      <w:proofErr w:type="spellEnd"/>
      <w:r w:rsidRPr="002C20EB">
        <w:t xml:space="preserve">, M., </w:t>
      </w:r>
      <w:proofErr w:type="spellStart"/>
      <w:r w:rsidRPr="002C20EB">
        <w:t>Pedreros</w:t>
      </w:r>
      <w:proofErr w:type="spellEnd"/>
      <w:r w:rsidRPr="002C20EB">
        <w:t xml:space="preserve">, D.H., </w:t>
      </w:r>
      <w:proofErr w:type="spellStart"/>
      <w:r w:rsidRPr="002C20EB">
        <w:t>Verdin</w:t>
      </w:r>
      <w:proofErr w:type="spellEnd"/>
      <w:r w:rsidRPr="002C20EB">
        <w:t xml:space="preserve">, J., Shukla, S., </w:t>
      </w:r>
      <w:proofErr w:type="spellStart"/>
      <w:r w:rsidRPr="002C20EB">
        <w:t>Husak</w:t>
      </w:r>
      <w:proofErr w:type="spellEnd"/>
      <w:r w:rsidRPr="002C20EB">
        <w:t xml:space="preserve">, G., Rowland, J.D., Harrison, L., </w:t>
      </w:r>
      <w:proofErr w:type="spellStart"/>
      <w:r w:rsidRPr="002C20EB">
        <w:t>Hoell</w:t>
      </w:r>
      <w:proofErr w:type="spellEnd"/>
      <w:r w:rsidRPr="002C20EB">
        <w:t xml:space="preserve">, A., &amp; </w:t>
      </w:r>
      <w:proofErr w:type="spellStart"/>
      <w:r w:rsidRPr="002C20EB">
        <w:t>Michaelsen</w:t>
      </w:r>
      <w:proofErr w:type="spellEnd"/>
      <w:r w:rsidRPr="002C20EB">
        <w:t>,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6A6F191A" w:rsidR="0054528F" w:rsidRPr="00A23A38" w:rsidRDefault="0054528F" w:rsidP="0054528F">
      <w:pPr>
        <w:pStyle w:val="Bibliography"/>
        <w:spacing w:line="240" w:lineRule="auto"/>
        <w:rPr>
          <w:highlight w:val="yellow"/>
        </w:rPr>
      </w:pPr>
      <w:r w:rsidRPr="002C20EB">
        <w:t>GBIF (2017a)</w:t>
      </w:r>
      <w:r w:rsidR="005157B1" w:rsidRPr="002C20EB">
        <w:t>.</w:t>
      </w:r>
      <w:r w:rsidRPr="002C20EB">
        <w:t xml:space="preserve"> </w:t>
      </w:r>
      <w:r w:rsidRPr="00A23A38">
        <w:rPr>
          <w:highlight w:val="yellow"/>
        </w:rPr>
        <w:t>GBIF Occurrence Download.</w:t>
      </w:r>
      <w:r>
        <w:rPr>
          <w:highlight w:val="yellow"/>
        </w:rPr>
        <w:t xml:space="preserve"> DOI: […]</w:t>
      </w:r>
      <w:r w:rsidRPr="00A23A38">
        <w:rPr>
          <w:highlight w:val="yellow"/>
        </w:rPr>
        <w:t xml:space="preserve"> </w:t>
      </w:r>
    </w:p>
    <w:p w14:paraId="198A5AD3" w14:textId="12ED6C11" w:rsidR="0054528F" w:rsidRPr="00A23A38" w:rsidRDefault="0054528F" w:rsidP="0054528F">
      <w:pPr>
        <w:pStyle w:val="Bibliography"/>
        <w:spacing w:line="240" w:lineRule="auto"/>
        <w:rPr>
          <w:highlight w:val="yellow"/>
        </w:rPr>
      </w:pPr>
      <w:r w:rsidRPr="002C20EB">
        <w:t>GBIF (2017b)</w:t>
      </w:r>
      <w:r w:rsidR="005157B1" w:rsidRPr="002C20EB">
        <w:t>.</w:t>
      </w:r>
      <w:r w:rsidRPr="002C20EB">
        <w:t xml:space="preserve"> </w:t>
      </w:r>
      <w:r w:rsidRPr="00A23A38">
        <w:rPr>
          <w:highlight w:val="yellow"/>
        </w:rPr>
        <w:t>GBIF Occurrence Download.</w:t>
      </w:r>
      <w:r>
        <w:rPr>
          <w:highlight w:val="yellow"/>
        </w:rPr>
        <w:t xml:space="preserve"> DOI: […]</w:t>
      </w:r>
    </w:p>
    <w:p w14:paraId="4D0D7F1C" w14:textId="77777777" w:rsidR="0054528F" w:rsidRDefault="00834ED9" w:rsidP="0054528F">
      <w:pPr>
        <w:pStyle w:val="Bibliography"/>
        <w:spacing w:line="240" w:lineRule="auto"/>
        <w:rPr>
          <w:highlight w:val="yellow"/>
        </w:rPr>
      </w:pPr>
      <w:proofErr w:type="spellStart"/>
      <w:r w:rsidRPr="002C20EB">
        <w:t>Hengl</w:t>
      </w:r>
      <w:proofErr w:type="spellEnd"/>
      <w:r w:rsidRPr="002C20EB">
        <w:t xml:space="preserve">, T., Mendes de Jesus, J., </w:t>
      </w:r>
      <w:proofErr w:type="spellStart"/>
      <w:r w:rsidRPr="002C20EB">
        <w:t>Heuvelink</w:t>
      </w:r>
      <w:proofErr w:type="spellEnd"/>
      <w:r w:rsidRPr="002C20EB">
        <w:t xml:space="preserve">, G.B.M., </w:t>
      </w:r>
      <w:proofErr w:type="spellStart"/>
      <w:r w:rsidRPr="002C20EB">
        <w:t>Ruiperez</w:t>
      </w:r>
      <w:proofErr w:type="spellEnd"/>
      <w:r w:rsidRPr="002C20EB">
        <w:t xml:space="preserve"> Gonzalez, M., </w:t>
      </w:r>
      <w:proofErr w:type="spellStart"/>
      <w:r w:rsidRPr="002C20EB">
        <w:t>Kilibarda</w:t>
      </w:r>
      <w:proofErr w:type="spellEnd"/>
      <w:r w:rsidRPr="002C20EB">
        <w:t xml:space="preserve">, M., </w:t>
      </w:r>
      <w:proofErr w:type="spellStart"/>
      <w:r w:rsidRPr="002C20EB">
        <w:t>Blagoti</w:t>
      </w:r>
      <w:proofErr w:type="spellEnd"/>
      <w:r w:rsidRPr="002C20EB">
        <w:t xml:space="preserve">?, A., </w:t>
      </w:r>
      <w:proofErr w:type="spellStart"/>
      <w:r w:rsidRPr="002C20EB">
        <w:t>Shangguan</w:t>
      </w:r>
      <w:proofErr w:type="spellEnd"/>
      <w:r w:rsidRPr="002C20EB">
        <w:t xml:space="preserve">, W., Wright, M.N., </w:t>
      </w:r>
      <w:proofErr w:type="spellStart"/>
      <w:r w:rsidRPr="002C20EB">
        <w:t>Geng</w:t>
      </w:r>
      <w:proofErr w:type="spellEnd"/>
      <w:r w:rsidRPr="002C20EB">
        <w:t>, X., Bauer-</w:t>
      </w:r>
      <w:proofErr w:type="spellStart"/>
      <w:r w:rsidRPr="002C20EB">
        <w:t>Marschallinger</w:t>
      </w:r>
      <w:proofErr w:type="spellEnd"/>
      <w:r w:rsidRPr="002C20EB">
        <w:t xml:space="preserve">, B., Guevara, M.A., Vargas, R., MacMillan, R.A., </w:t>
      </w:r>
      <w:proofErr w:type="spellStart"/>
      <w:r w:rsidRPr="002C20EB">
        <w:t>Batjes</w:t>
      </w:r>
      <w:proofErr w:type="spellEnd"/>
      <w:r w:rsidRPr="002C20EB">
        <w:t xml:space="preserve">, N.H., </w:t>
      </w:r>
      <w:proofErr w:type="spellStart"/>
      <w:r w:rsidRPr="002C20EB">
        <w:t>Leenaars</w:t>
      </w:r>
      <w:proofErr w:type="spellEnd"/>
      <w:r w:rsidRPr="002C20EB">
        <w:t xml:space="preserve">, J.G.B., Ribeiro, E., Wheeler, I., Mantel, S., &amp; </w:t>
      </w:r>
      <w:proofErr w:type="spellStart"/>
      <w:r w:rsidRPr="002C20EB">
        <w:t>Kempen</w:t>
      </w:r>
      <w:proofErr w:type="spellEnd"/>
      <w:r w:rsidRPr="002C20EB">
        <w:t xml:space="preserve">, B. (2017) SoilGrids250m: Global gridded soil information based on machine learning. </w:t>
      </w:r>
      <w:proofErr w:type="spellStart"/>
      <w:r w:rsidRPr="002C20EB">
        <w:rPr>
          <w:i/>
        </w:rPr>
        <w:t>PLoS</w:t>
      </w:r>
      <w:proofErr w:type="spellEnd"/>
      <w:r w:rsidRPr="002C20EB">
        <w:rPr>
          <w:i/>
        </w:rPr>
        <w:t xml:space="preserve"> ONE</w:t>
      </w:r>
      <w:r w:rsidRPr="002C20EB">
        <w:t>, 12, e0169748.</w:t>
      </w:r>
      <w:r w:rsidR="00FB108C" w:rsidRPr="002C20EB">
        <w:t xml:space="preserve"> </w:t>
      </w:r>
      <w:r w:rsidR="00FB108C">
        <w:rPr>
          <w:highlight w:val="yellow"/>
        </w:rPr>
        <w:t>DOI: […]</w:t>
      </w:r>
    </w:p>
    <w:p w14:paraId="6D73E8E4" w14:textId="6885CE85" w:rsidR="0054528F" w:rsidRPr="00A23A38" w:rsidRDefault="0054528F" w:rsidP="0054528F">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2C20EB">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2C20EB">
      <w:footerReference w:type="default" r:id="rId19"/>
      <w:pgSz w:w="12240" w:h="15840"/>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6B766C" w14:textId="77777777" w:rsidR="00AB7717" w:rsidRDefault="00AB7717">
      <w:pPr>
        <w:spacing w:after="0"/>
      </w:pPr>
      <w:r>
        <w:separator/>
      </w:r>
    </w:p>
  </w:endnote>
  <w:endnote w:type="continuationSeparator" w:id="0">
    <w:p w14:paraId="220DD9F9" w14:textId="77777777" w:rsidR="00AB7717" w:rsidRDefault="00AB7717">
      <w:pPr>
        <w:spacing w:after="0"/>
      </w:pPr>
      <w:r>
        <w:continuationSeparator/>
      </w:r>
    </w:p>
  </w:endnote>
  <w:endnote w:type="continuationNotice" w:id="1">
    <w:p w14:paraId="4990F014" w14:textId="77777777" w:rsidR="00AB7717" w:rsidRDefault="00AB771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FC3AFE" w:rsidRDefault="00FC3AFE">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FC3AFE" w:rsidRDefault="00FC3A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ED205B" w14:textId="77777777" w:rsidR="00AB7717" w:rsidRDefault="00AB7717">
      <w:r>
        <w:separator/>
      </w:r>
    </w:p>
  </w:footnote>
  <w:footnote w:type="continuationSeparator" w:id="0">
    <w:p w14:paraId="6F233A54" w14:textId="77777777" w:rsidR="00AB7717" w:rsidRDefault="00AB7717">
      <w:r>
        <w:continuationSeparator/>
      </w:r>
    </w:p>
  </w:footnote>
  <w:footnote w:type="continuationNotice" w:id="1">
    <w:p w14:paraId="4583C298" w14:textId="77777777" w:rsidR="00AB7717" w:rsidRDefault="00AB7717">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C80"/>
    <w:rsid w:val="001F48A1"/>
    <w:rsid w:val="001F4B4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829"/>
    <w:rsid w:val="00241435"/>
    <w:rsid w:val="00242181"/>
    <w:rsid w:val="0024363A"/>
    <w:rsid w:val="002448E4"/>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E07"/>
    <w:rsid w:val="00273150"/>
    <w:rsid w:val="002736BC"/>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F0A"/>
    <w:rsid w:val="0036753D"/>
    <w:rsid w:val="0036760E"/>
    <w:rsid w:val="00367CC6"/>
    <w:rsid w:val="00371EA1"/>
    <w:rsid w:val="00372023"/>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BA5"/>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37B9C"/>
    <w:rsid w:val="00540260"/>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9BD"/>
    <w:rsid w:val="005F7AE4"/>
    <w:rsid w:val="005F7C7C"/>
    <w:rsid w:val="005F7E3B"/>
    <w:rsid w:val="00601362"/>
    <w:rsid w:val="006026B4"/>
    <w:rsid w:val="00602D3B"/>
    <w:rsid w:val="00603141"/>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3036F"/>
    <w:rsid w:val="00730884"/>
    <w:rsid w:val="007308D3"/>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7D37"/>
    <w:rsid w:val="007E2349"/>
    <w:rsid w:val="007E4A90"/>
    <w:rsid w:val="007E4A9C"/>
    <w:rsid w:val="007E55CB"/>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940"/>
    <w:rsid w:val="008337E4"/>
    <w:rsid w:val="0083425C"/>
    <w:rsid w:val="0083497A"/>
    <w:rsid w:val="00834ED9"/>
    <w:rsid w:val="0083503C"/>
    <w:rsid w:val="008353FD"/>
    <w:rsid w:val="00835502"/>
    <w:rsid w:val="0083610B"/>
    <w:rsid w:val="008365BA"/>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C1638"/>
    <w:rsid w:val="008C1C71"/>
    <w:rsid w:val="008C33E4"/>
    <w:rsid w:val="008C42F3"/>
    <w:rsid w:val="008C453E"/>
    <w:rsid w:val="008C51FD"/>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39A6"/>
    <w:rsid w:val="00923DF4"/>
    <w:rsid w:val="0092446E"/>
    <w:rsid w:val="00925CA0"/>
    <w:rsid w:val="00925DAC"/>
    <w:rsid w:val="009266B9"/>
    <w:rsid w:val="0093209B"/>
    <w:rsid w:val="00932EF4"/>
    <w:rsid w:val="00933CCA"/>
    <w:rsid w:val="00934B42"/>
    <w:rsid w:val="00936825"/>
    <w:rsid w:val="00936C52"/>
    <w:rsid w:val="00937AAF"/>
    <w:rsid w:val="009408BD"/>
    <w:rsid w:val="00940FE7"/>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717"/>
    <w:rsid w:val="00AB7C3A"/>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73C1"/>
    <w:rsid w:val="00D1761D"/>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BE"/>
    <w:rsid w:val="00E07FF6"/>
    <w:rsid w:val="00E10344"/>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4.png"/><Relationship Id="rId18" Type="http://schemas.openxmlformats.org/officeDocument/2006/relationships/hyperlink" Target="https://github.com/ropensci/taxize"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image" Target="media/image6.png"/><Relationship Id="rId2" Type="http://schemas.openxmlformats.org/officeDocument/2006/relationships/numbering" Target="numbering.xml"/><Relationship Id="rId16" Type="http://schemas.microsoft.com/office/2007/relationships/hdphoto" Target="media/hdphoto3.wdp"/><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2.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E29E87-E911-6042-933E-4E6A7DA7D3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6</TotalTime>
  <Pages>9</Pages>
  <Words>1133</Words>
  <Characters>6460</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7578</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177</cp:revision>
  <cp:lastPrinted>2019-11-19T13:01:00Z</cp:lastPrinted>
  <dcterms:created xsi:type="dcterms:W3CDTF">2019-12-03T09:32:00Z</dcterms:created>
  <dcterms:modified xsi:type="dcterms:W3CDTF">2019-12-08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